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rsidR="00F9444C" w:rsidRDefault="00635042">
          <w:pPr>
            <w:pStyle w:val="NoSpacing"/>
          </w:pPr>
          <w:r>
            <w:t>Your Name</w:t>
          </w:r>
        </w:p>
      </w:sdtContent>
    </w:sdt>
    <w:p w:rsidR="00E614DD" w:rsidRDefault="0075571E">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75571E">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75571E">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635042">
      <w:pPr>
        <w:pStyle w:val="Title"/>
      </w:pPr>
      <w:r>
        <w:t>Review</w:t>
      </w:r>
    </w:p>
    <w:p w:rsidR="00640298" w:rsidRDefault="00635042" w:rsidP="00640298">
      <w:r>
        <w:t xml:space="preserve">Carol </w:t>
      </w:r>
      <w:proofErr w:type="spellStart"/>
      <w:r>
        <w:t>Berkin</w:t>
      </w:r>
      <w:proofErr w:type="spellEnd"/>
      <w:r>
        <w:t xml:space="preserve"> in her book </w:t>
      </w:r>
      <w:r w:rsidR="00123551">
        <w:t>Revolutionary Mothers: Women in the struggle for Independence b</w:t>
      </w:r>
      <w:r w:rsidR="003659AF">
        <w:t>r</w:t>
      </w:r>
      <w:bookmarkStart w:id="0" w:name="_GoBack"/>
      <w:bookmarkEnd w:id="0"/>
      <w:r w:rsidR="00123551">
        <w:t xml:space="preserve">ings to the light the complex view of the women that had an impact </w:t>
      </w:r>
      <w:r w:rsidR="00FE5421">
        <w:t>on</w:t>
      </w:r>
      <w:r w:rsidR="00123551">
        <w:t xml:space="preserve"> the revolutionary</w:t>
      </w:r>
      <w:r w:rsidR="000A13E6">
        <w:t>. Though the names of the famo</w:t>
      </w:r>
      <w:r w:rsidR="00FE5421">
        <w:t xml:space="preserve">us </w:t>
      </w:r>
      <w:r w:rsidR="000A13E6">
        <w:t xml:space="preserve">patriot </w:t>
      </w:r>
      <w:r w:rsidR="00FE5421">
        <w:t xml:space="preserve">ladies at the time that participated in the </w:t>
      </w:r>
      <w:r w:rsidR="000A13E6">
        <w:t xml:space="preserve">war </w:t>
      </w:r>
      <w:r w:rsidR="00A81D66">
        <w:t xml:space="preserve">is often taken the overall movement of the ladies of that time is usually neglected. </w:t>
      </w:r>
      <w:r w:rsidR="00D72526">
        <w:t xml:space="preserve">The main argument that she presented is that the women played a vital and the essential, role in the war, but their efforts were never recognized the way they needed to be. </w:t>
      </w:r>
      <w:r w:rsidR="00F36391">
        <w:t>The story also shows how</w:t>
      </w:r>
      <w:r w:rsidR="00EF29AA">
        <w:t xml:space="preserve"> the women were </w:t>
      </w:r>
      <w:r w:rsidR="00F36391">
        <w:t>treated at</w:t>
      </w:r>
      <w:r w:rsidR="00134287">
        <w:t xml:space="preserve"> that</w:t>
      </w:r>
      <w:r w:rsidR="00F36391">
        <w:t xml:space="preserve"> time</w:t>
      </w:r>
      <w:r w:rsidR="00134287">
        <w:t xml:space="preserve"> </w:t>
      </w:r>
      <w:r w:rsidR="003141B7">
        <w:t xml:space="preserve">by the kids, men, and women themselves. </w:t>
      </w:r>
    </w:p>
    <w:p w:rsidR="009A5969" w:rsidRDefault="00635042" w:rsidP="00284221">
      <w:r>
        <w:t xml:space="preserve">In the first chapter of the book has given an overview of the lifestyle of the women of that time and the way they were treated and valued by the men. </w:t>
      </w:r>
      <w:r w:rsidR="00284221">
        <w:t xml:space="preserve">The </w:t>
      </w:r>
      <w:r w:rsidR="00516AA4">
        <w:t>title</w:t>
      </w:r>
      <w:r w:rsidR="00284221">
        <w:t xml:space="preserve"> of the 1</w:t>
      </w:r>
      <w:r w:rsidR="00284221" w:rsidRPr="00284221">
        <w:rPr>
          <w:vertAlign w:val="superscript"/>
        </w:rPr>
        <w:t>st</w:t>
      </w:r>
      <w:r w:rsidR="00284221">
        <w:t xml:space="preserve"> </w:t>
      </w:r>
      <w:r w:rsidR="00516AA4">
        <w:t>chapter</w:t>
      </w:r>
      <w:r w:rsidR="00284221">
        <w:t xml:space="preserve"> is “The Easy Task of Obeying”</w:t>
      </w:r>
      <w:r w:rsidR="00516AA4">
        <w:t xml:space="preserve">. It </w:t>
      </w:r>
      <w:r w:rsidR="003311AF">
        <w:t>provides</w:t>
      </w:r>
      <w:r w:rsidR="00516AA4">
        <w:t xml:space="preserve"> a general and the prevalent view of the </w:t>
      </w:r>
      <w:r w:rsidR="003311AF">
        <w:t xml:space="preserve">colonial </w:t>
      </w:r>
      <w:r w:rsidR="00516AA4">
        <w:t xml:space="preserve">society </w:t>
      </w:r>
      <w:r w:rsidR="003311AF">
        <w:t xml:space="preserve">of 1600s and 1700s. </w:t>
      </w:r>
      <w:r w:rsidR="0092085D">
        <w:t xml:space="preserve">The writer has made out that the role of the women of that time was confined only to the household and the upbringing, and take care of their children </w:t>
      </w:r>
      <w:r w:rsidR="00C43D8B">
        <w:t xml:space="preserve">and husband. While to think about the </w:t>
      </w:r>
      <w:r w:rsidR="005A4909">
        <w:t>logical</w:t>
      </w:r>
      <w:r w:rsidR="00C43D8B">
        <w:t xml:space="preserve"> </w:t>
      </w:r>
      <w:r w:rsidR="005A4909">
        <w:t>matters</w:t>
      </w:r>
      <w:r w:rsidR="00675E5E">
        <w:t xml:space="preserve"> and education was only the task considered for the men at that time. </w:t>
      </w:r>
      <w:r w:rsidR="00AA423F">
        <w:t>Not only this</w:t>
      </w:r>
      <w:r w:rsidR="00675E5E">
        <w:t xml:space="preserve"> </w:t>
      </w:r>
      <w:r w:rsidR="00AA423F">
        <w:t>but also</w:t>
      </w:r>
      <w:r w:rsidR="00675E5E">
        <w:t xml:space="preserve"> the women at the </w:t>
      </w:r>
      <w:r w:rsidR="00AA423F">
        <w:t xml:space="preserve">time had no </w:t>
      </w:r>
      <w:r w:rsidR="00561524">
        <w:t xml:space="preserve">legal rights in the property, and they were dependent on the males of their family such as father, husband, and </w:t>
      </w:r>
      <w:r w:rsidR="00484D39">
        <w:t xml:space="preserve">other males relatives if single. </w:t>
      </w:r>
      <w:r w:rsidR="009D6791">
        <w:t xml:space="preserve">The value of the married women was that of the associates or the co-workers of their husband </w:t>
      </w:r>
      <w:r w:rsidR="008039F5">
        <w:t xml:space="preserve">to run the family in a successful manner. </w:t>
      </w:r>
      <w:r w:rsidR="00A3216E">
        <w:t xml:space="preserve">Nonetheless this role of the ladies shifted from doing every task themselves </w:t>
      </w:r>
      <w:r w:rsidR="00EB17CE">
        <w:t>to just supervising, by the mid</w:t>
      </w:r>
      <w:r w:rsidR="00DE2B2B">
        <w:t xml:space="preserve"> of 1700s and</w:t>
      </w:r>
      <w:r w:rsidR="00EB17CE">
        <w:t xml:space="preserve"> only </w:t>
      </w:r>
      <w:r w:rsidR="00417321">
        <w:t>for</w:t>
      </w:r>
      <w:r w:rsidR="00EB17CE">
        <w:t xml:space="preserve"> the wealthy ladies. They no longer had to do all the household chores by themselves</w:t>
      </w:r>
      <w:r w:rsidR="00EE3C45">
        <w:t>, and hired servants fo</w:t>
      </w:r>
      <w:r w:rsidR="00EB17CE">
        <w:t xml:space="preserve">r </w:t>
      </w:r>
      <w:r w:rsidR="00EB17CE">
        <w:lastRenderedPageBreak/>
        <w:t>that purpose.</w:t>
      </w:r>
      <w:r w:rsidR="00D34D2E">
        <w:t xml:space="preserve"> </w:t>
      </w:r>
      <w:r w:rsidR="00945380">
        <w:t>This way they got some free time to take car</w:t>
      </w:r>
      <w:r w:rsidR="00EE3595">
        <w:t xml:space="preserve">e of themselves and to be the “pretty gentlewoman” for their husbands. </w:t>
      </w:r>
      <w:r w:rsidR="00FD1044">
        <w:t xml:space="preserve">These pretty ladies were supposed to devote themselves to their husbands. </w:t>
      </w:r>
      <w:r w:rsidR="00AA007B">
        <w:t>Overall the chapter was displaying</w:t>
      </w:r>
      <w:r w:rsidR="006A0324">
        <w:t xml:space="preserve"> and enlisting the duties that were attributed to the women of that age in that time.</w:t>
      </w:r>
      <w:r w:rsidR="00F66AB2">
        <w:t xml:space="preserve"> These prescribed roles of the women hindered their way to act politically and to </w:t>
      </w:r>
      <w:r w:rsidR="00987E1E">
        <w:t>contribute to the state more effectively. Their roles were confined to being the good, mother, wife, and good daughter</w:t>
      </w:r>
      <w:r w:rsidR="00916000">
        <w:t xml:space="preserve"> </w:t>
      </w:r>
      <w:r w:rsidR="00916000">
        <w:fldChar w:fldCharType="begin"/>
      </w:r>
      <w:r w:rsidR="00916000">
        <w:instrText xml:space="preserve"> ADDIN ZOTERO_ITEM CSL_CITATION {"citationID":"BPLEXxUx","properties":{"formattedCitation":"(\\uc0\\u8220{}The History About The Revolutionary Mothers History Essay\\uc0\\u8221{})","plainCitation":"(“The History About The Revolutionary Mothers History Essay”)","noteIndex":0},"citationItems":[{"id":523,"uris":["http://zotero.org/users/local/Tqq4tlqy/items/IYEN2WLK"],"uri":["http://zotero.org/users/local/Tqq4tlqy/items/IYEN2WLK"],"itemData":{"id":523,"type":"webpage","title":"The History About The Revolutionary Mothers History Essay","container-title":"UKEssays.com","abstract":"In her book, Carols open up by saying she examines a war that continually blurred the lines between battlefield and home front, and views th...","URL":"https://www.ukessays.com/essays/history/the-history-about-the-revolutionary-mothers-history-essay.php","language":"en","accessed":{"date-parts":[["2019",5,27]]}}}],"schema":"https://github.com/citation-style-language/schema/raw/master/csl-citation.json"} </w:instrText>
      </w:r>
      <w:r w:rsidR="00916000">
        <w:fldChar w:fldCharType="separate"/>
      </w:r>
      <w:r w:rsidR="00916000" w:rsidRPr="00916000">
        <w:rPr>
          <w:rFonts w:ascii="Times New Roman" w:hAnsi="Times New Roman" w:cs="Times New Roman"/>
        </w:rPr>
        <w:t>(“The History About The Revolutionary Mothers History Essay”)</w:t>
      </w:r>
      <w:r w:rsidR="00916000">
        <w:fldChar w:fldCharType="end"/>
      </w:r>
      <w:r w:rsidR="00916000">
        <w:t>.</w:t>
      </w:r>
    </w:p>
    <w:p w:rsidR="00AA007B" w:rsidRDefault="00635042" w:rsidP="00284221">
      <w:r>
        <w:t xml:space="preserve">The </w:t>
      </w:r>
      <w:r w:rsidR="00FC0FE3">
        <w:t>2nd</w:t>
      </w:r>
      <w:r>
        <w:t xml:space="preserve"> chapter is titled as </w:t>
      </w:r>
      <w:r w:rsidRPr="006A0324">
        <w:t>“They say it is tea that caused it”</w:t>
      </w:r>
      <w:r w:rsidR="004D2D0E">
        <w:t xml:space="preserve">. This chapter is focusing on the part that women played in the politics and the rise of their action. </w:t>
      </w:r>
      <w:r w:rsidR="00A460E2">
        <w:t>Despite the fact that they were not allowed to take part in the politics, these courageous ladies through their actions showed whom they support and put their part in the political movement well.</w:t>
      </w:r>
      <w:r w:rsidR="00935A55">
        <w:t xml:space="preserve"> </w:t>
      </w:r>
      <w:proofErr w:type="spellStart"/>
      <w:r w:rsidR="00935A55">
        <w:t>Berkin</w:t>
      </w:r>
      <w:proofErr w:type="spellEnd"/>
      <w:r w:rsidR="00935A55">
        <w:t xml:space="preserve"> gives an </w:t>
      </w:r>
      <w:r w:rsidR="000A3017">
        <w:t xml:space="preserve">insight into the political awareness and the mindsets of these women by </w:t>
      </w:r>
      <w:r w:rsidR="00F90A8E">
        <w:t>writing about</w:t>
      </w:r>
      <w:r w:rsidR="000A3017">
        <w:t xml:space="preserve"> their action</w:t>
      </w:r>
      <w:r w:rsidR="00F90A8E">
        <w:t xml:space="preserve">s </w:t>
      </w:r>
      <w:r w:rsidR="00CA4FFA">
        <w:t>which were a clear manifestation</w:t>
      </w:r>
      <w:r w:rsidR="00F90A8E">
        <w:t xml:space="preserve"> </w:t>
      </w:r>
      <w:r w:rsidR="00CA4FFA">
        <w:t xml:space="preserve">of </w:t>
      </w:r>
      <w:r w:rsidR="007D1B3E">
        <w:t>their political awareness. One major action of these household la</w:t>
      </w:r>
      <w:r w:rsidR="004A70B7">
        <w:t>d</w:t>
      </w:r>
      <w:r w:rsidR="007D1B3E">
        <w:t xml:space="preserve">ies is the rejection to buy the </w:t>
      </w:r>
      <w:r w:rsidR="00C82C1A">
        <w:t>British</w:t>
      </w:r>
      <w:r w:rsidR="004A70B7">
        <w:t xml:space="preserve"> products. Some of them even published the manifestos </w:t>
      </w:r>
      <w:r w:rsidR="009C5C15">
        <w:t xml:space="preserve">in which they urged the people to boycott the British products such as “tea.”  </w:t>
      </w:r>
      <w:r w:rsidR="00C82C1A">
        <w:t>The</w:t>
      </w:r>
      <w:r w:rsidR="009C5C15">
        <w:t xml:space="preserve"> idea of a women’s name gets printed </w:t>
      </w:r>
      <w:r w:rsidR="009979C8">
        <w:t>in the newspaper was a really big, and the daring</w:t>
      </w:r>
      <w:r w:rsidR="00FC6594">
        <w:t xml:space="preserve"> thing, given the social circumstances of that time. </w:t>
      </w:r>
      <w:r w:rsidR="00C82C1A">
        <w:t xml:space="preserve">It was not made a big issue as these ladies suppor4ted the view of their </w:t>
      </w:r>
      <w:r w:rsidR="004116E3">
        <w:t>husband</w:t>
      </w:r>
      <w:r w:rsidR="00C82C1A">
        <w:t xml:space="preserve"> </w:t>
      </w:r>
      <w:r w:rsidR="004116E3">
        <w:t xml:space="preserve">after all. </w:t>
      </w:r>
      <w:proofErr w:type="spellStart"/>
      <w:r w:rsidR="00911FE5">
        <w:t>Berkin</w:t>
      </w:r>
      <w:proofErr w:type="spellEnd"/>
      <w:r w:rsidR="00911FE5">
        <w:t xml:space="preserve"> is reflecting</w:t>
      </w:r>
      <w:r w:rsidR="00F35E7B">
        <w:t xml:space="preserve"> the patriotism of these la</w:t>
      </w:r>
      <w:r w:rsidR="00A23DBC">
        <w:t xml:space="preserve">dies, as she tells us that the women had such a passion that they </w:t>
      </w:r>
      <w:r w:rsidR="00C01771">
        <w:t xml:space="preserve">started spinning wool to collect money for their army. </w:t>
      </w:r>
      <w:r w:rsidR="00EB272F">
        <w:t xml:space="preserve">This shows that the women were aware of the fact that their small actions </w:t>
      </w:r>
      <w:r w:rsidR="00C54DCF">
        <w:t xml:space="preserve">had </w:t>
      </w:r>
      <w:r w:rsidR="00D21A48">
        <w:t>greater</w:t>
      </w:r>
      <w:r w:rsidR="00C54DCF">
        <w:t xml:space="preserve"> impact on </w:t>
      </w:r>
      <w:r w:rsidR="00D21A48">
        <w:t xml:space="preserve">the whole political scenario, that’s why they </w:t>
      </w:r>
      <w:r w:rsidR="000B2C78">
        <w:t>were seen to be worried about the duties that they had towards the society and the state.</w:t>
      </w:r>
      <w:r w:rsidR="00E90453">
        <w:t xml:space="preserve"> This chapter was focusing more on the political realization of the women and their role in the revolutionary movement. </w:t>
      </w:r>
      <w:r w:rsidR="00FC0FE3">
        <w:t xml:space="preserve">The women at </w:t>
      </w:r>
      <w:r w:rsidR="00FC0FE3">
        <w:lastRenderedPageBreak/>
        <w:t>this moment started realizing their responsibilities and roles</w:t>
      </w:r>
      <w:r w:rsidR="007D12F9">
        <w:t xml:space="preserve"> towards society. This was the first time that they took part in anything other than the household chores.  </w:t>
      </w:r>
    </w:p>
    <w:p w:rsidR="00E07D79" w:rsidRPr="00E07D79" w:rsidRDefault="00635042" w:rsidP="006D6B52">
      <w:r>
        <w:t>The 3</w:t>
      </w:r>
      <w:r w:rsidRPr="006256F2">
        <w:rPr>
          <w:vertAlign w:val="superscript"/>
        </w:rPr>
        <w:t>rd</w:t>
      </w:r>
      <w:r>
        <w:t xml:space="preserve"> chapter is the account of the challenge that was faced by the women at the time when the war broke</w:t>
      </w:r>
      <w:r w:rsidR="005A6D81">
        <w:t xml:space="preserve"> out. </w:t>
      </w:r>
      <w:r w:rsidR="00C46005">
        <w:t>Thoug</w:t>
      </w:r>
      <w:r w:rsidR="00C86209">
        <w:t>h the women were not supposed t</w:t>
      </w:r>
      <w:r w:rsidR="00C46005">
        <w:t xml:space="preserve">o take part in the political and the war activities, however they </w:t>
      </w:r>
      <w:r w:rsidR="00C86209">
        <w:t xml:space="preserve">got involved in the war. As the men had to go for the fight and these women took care of their </w:t>
      </w:r>
      <w:r w:rsidR="00A013B6">
        <w:t xml:space="preserve">houses as well as the fields, and the business that their husband used to do. Obviously this work was new to them but they did it </w:t>
      </w:r>
      <w:r w:rsidR="001922CD">
        <w:t xml:space="preserve">out of patriotic passion. It’s not that they all were safe and only men had to bear the brunt of war. </w:t>
      </w:r>
      <w:r w:rsidR="007C2BB2">
        <w:t xml:space="preserve">As the </w:t>
      </w:r>
      <w:r w:rsidR="008C2E94">
        <w:t>fighting</w:t>
      </w:r>
      <w:r w:rsidR="007C2BB2">
        <w:t xml:space="preserve"> approached no place was safe and the women got raped and killed</w:t>
      </w:r>
      <w:r w:rsidR="008C2E94">
        <w:t>, because of their radical views. The attacking armies seized the garners and the</w:t>
      </w:r>
      <w:r w:rsidR="00AA1E39">
        <w:t xml:space="preserve"> livestock. This left the women and kids</w:t>
      </w:r>
      <w:r w:rsidR="006D6B52">
        <w:t xml:space="preserve"> without any food. They had to face </w:t>
      </w:r>
      <w:r w:rsidR="006D6B52" w:rsidRPr="006D6B52">
        <w:t>s</w:t>
      </w:r>
      <w:r w:rsidR="00AA1E39" w:rsidRPr="006D6B52">
        <w:t>carcities</w:t>
      </w:r>
      <w:r w:rsidRPr="006D6B52">
        <w:t xml:space="preserve"> of </w:t>
      </w:r>
      <w:r w:rsidR="00AA1E39" w:rsidRPr="006D6B52">
        <w:t>foodstuff</w:t>
      </w:r>
      <w:r w:rsidRPr="006D6B52">
        <w:t xml:space="preserve">, and </w:t>
      </w:r>
      <w:r w:rsidR="006D6B52" w:rsidRPr="006D6B52">
        <w:t xml:space="preserve">inflation. </w:t>
      </w:r>
      <w:r w:rsidRPr="006D6B52">
        <w:t xml:space="preserve">The destruction of homes and property was a real concern.  Sometimes women </w:t>
      </w:r>
      <w:r w:rsidR="007E0AB2" w:rsidRPr="006D6B52">
        <w:t>ruined</w:t>
      </w:r>
      <w:r w:rsidRPr="006D6B52">
        <w:t xml:space="preserve"> their own </w:t>
      </w:r>
      <w:r w:rsidR="004E3E68" w:rsidRPr="006D6B52">
        <w:t>assets</w:t>
      </w:r>
      <w:r w:rsidRPr="006D6B52">
        <w:t xml:space="preserve"> in order to keep it from falling into the hands of the </w:t>
      </w:r>
      <w:r w:rsidR="009D4BA6" w:rsidRPr="006D6B52">
        <w:t>opponent</w:t>
      </w:r>
      <w:r w:rsidR="009D4BA6">
        <w:t>s</w:t>
      </w:r>
      <w:r w:rsidRPr="006D6B52">
        <w:t xml:space="preserve">.  Even in </w:t>
      </w:r>
      <w:r w:rsidR="009D4BA6">
        <w:t>regions</w:t>
      </w:r>
      <w:r w:rsidRPr="006D6B52">
        <w:t xml:space="preserve"> where </w:t>
      </w:r>
      <w:r w:rsidR="009D4BA6" w:rsidRPr="006D6B52">
        <w:t>armed</w:t>
      </w:r>
      <w:r w:rsidRPr="006D6B52">
        <w:t xml:space="preserve"> </w:t>
      </w:r>
      <w:r w:rsidR="009D4BA6" w:rsidRPr="006D6B52">
        <w:t>fights</w:t>
      </w:r>
      <w:r w:rsidRPr="006D6B52">
        <w:t xml:space="preserve"> did not </w:t>
      </w:r>
      <w:r w:rsidR="009D4BA6" w:rsidRPr="006D6B52">
        <w:t>take place</w:t>
      </w:r>
      <w:r w:rsidRPr="006D6B52">
        <w:t xml:space="preserve">, the Loyalist and Patriot </w:t>
      </w:r>
      <w:r w:rsidR="009D4BA6" w:rsidRPr="006D6B52">
        <w:t>perspectives</w:t>
      </w:r>
      <w:r w:rsidRPr="006D6B52">
        <w:t xml:space="preserve"> held by </w:t>
      </w:r>
      <w:r w:rsidR="00534129" w:rsidRPr="006D6B52">
        <w:t>colonizers</w:t>
      </w:r>
      <w:r w:rsidRPr="006D6B52">
        <w:t xml:space="preserve"> </w:t>
      </w:r>
      <w:r w:rsidR="00534129" w:rsidRPr="006D6B52">
        <w:t>affected</w:t>
      </w:r>
      <w:r w:rsidRPr="006D6B52">
        <w:t xml:space="preserve"> the </w:t>
      </w:r>
      <w:r w:rsidR="00534129" w:rsidRPr="006D6B52">
        <w:t>Uprising</w:t>
      </w:r>
      <w:r w:rsidRPr="006D6B52">
        <w:t xml:space="preserve"> to be a civil war, with hard </w:t>
      </w:r>
      <w:r w:rsidR="00534129" w:rsidRPr="006D6B52">
        <w:t>spirits</w:t>
      </w:r>
      <w:r w:rsidRPr="006D6B52">
        <w:t xml:space="preserve"> and </w:t>
      </w:r>
      <w:r w:rsidR="00534129" w:rsidRPr="006D6B52">
        <w:t>ferocious</w:t>
      </w:r>
      <w:r w:rsidRPr="006D6B52">
        <w:t xml:space="preserve"> </w:t>
      </w:r>
      <w:r w:rsidR="00534129" w:rsidRPr="006D6B52">
        <w:t>activities</w:t>
      </w:r>
      <w:r w:rsidR="00534129">
        <w:t>.</w:t>
      </w:r>
      <w:r w:rsidRPr="006D6B52">
        <w:t xml:space="preserve"> As the war dragged on for </w:t>
      </w:r>
      <w:r w:rsidR="002536E2" w:rsidRPr="006D6B52">
        <w:t>nearly</w:t>
      </w:r>
      <w:r w:rsidRPr="006D6B52">
        <w:t xml:space="preserve"> a decade, wives </w:t>
      </w:r>
      <w:r w:rsidR="002536E2" w:rsidRPr="006D6B52">
        <w:t>cope</w:t>
      </w:r>
      <w:r w:rsidR="002536E2">
        <w:t>d</w:t>
      </w:r>
      <w:r w:rsidR="002536E2" w:rsidRPr="006D6B52">
        <w:t xml:space="preserve"> with</w:t>
      </w:r>
      <w:r w:rsidRPr="006D6B52">
        <w:t xml:space="preserve"> the loss of </w:t>
      </w:r>
      <w:r w:rsidR="002536E2" w:rsidRPr="006D6B52">
        <w:t>husbands</w:t>
      </w:r>
      <w:r w:rsidRPr="006D6B52">
        <w:t xml:space="preserve"> and </w:t>
      </w:r>
      <w:r w:rsidR="002536E2" w:rsidRPr="006D6B52">
        <w:t>kids</w:t>
      </w:r>
      <w:r w:rsidRPr="006D6B52">
        <w:t xml:space="preserve"> in the war, and </w:t>
      </w:r>
      <w:r w:rsidR="002536E2" w:rsidRPr="006D6B52">
        <w:t>numerous</w:t>
      </w:r>
      <w:r w:rsidRPr="006D6B52">
        <w:t xml:space="preserve"> </w:t>
      </w:r>
      <w:r w:rsidR="002536E2" w:rsidRPr="006D6B52">
        <w:t>encountered</w:t>
      </w:r>
      <w:r w:rsidRPr="006D6B52">
        <w:t xml:space="preserve"> </w:t>
      </w:r>
      <w:r w:rsidR="002536E2" w:rsidRPr="006D6B52">
        <w:t>economic</w:t>
      </w:r>
      <w:r w:rsidRPr="006D6B52">
        <w:t xml:space="preserve"> </w:t>
      </w:r>
      <w:r w:rsidR="002536E2">
        <w:t>challenges</w:t>
      </w:r>
      <w:r w:rsidRPr="006D6B52">
        <w:t xml:space="preserve"> or </w:t>
      </w:r>
      <w:r w:rsidR="002536E2" w:rsidRPr="006D6B52">
        <w:t>devastation</w:t>
      </w:r>
      <w:r w:rsidRPr="006D6B52">
        <w:t>.</w:t>
      </w:r>
      <w:r w:rsidR="0068322B">
        <w:t xml:space="preserve"> </w:t>
      </w:r>
    </w:p>
    <w:p w:rsidR="00E07D79" w:rsidRPr="00E07D79" w:rsidRDefault="00E07D79" w:rsidP="00E07D79"/>
    <w:p w:rsidR="00E07D79" w:rsidRPr="00E07D79" w:rsidRDefault="00635042" w:rsidP="00E07D79">
      <w:r w:rsidRPr="007F403D">
        <w:t xml:space="preserve">The Revolutionary </w:t>
      </w:r>
      <w:r w:rsidR="00C853D7" w:rsidRPr="007F403D">
        <w:t>reconsidering</w:t>
      </w:r>
      <w:r w:rsidRPr="007F403D">
        <w:t xml:space="preserve"> of the rules for </w:t>
      </w:r>
      <w:r w:rsidR="00C853D7" w:rsidRPr="007F403D">
        <w:t>the social order</w:t>
      </w:r>
      <w:r w:rsidRPr="007F403D">
        <w:t xml:space="preserve"> also </w:t>
      </w:r>
      <w:r w:rsidR="00C853D7" w:rsidRPr="007F403D">
        <w:t>headed</w:t>
      </w:r>
      <w:r w:rsidRPr="007F403D">
        <w:t xml:space="preserve"> to some </w:t>
      </w:r>
      <w:r w:rsidR="00C853D7" w:rsidRPr="007F403D">
        <w:t>reassessment</w:t>
      </w:r>
      <w:r w:rsidRPr="007F403D">
        <w:t xml:space="preserve"> of the </w:t>
      </w:r>
      <w:r w:rsidR="00C853D7" w:rsidRPr="007F403D">
        <w:t>bond</w:t>
      </w:r>
      <w:r w:rsidRPr="007F403D">
        <w:t xml:space="preserve"> between </w:t>
      </w:r>
      <w:r w:rsidR="00C853D7" w:rsidRPr="007F403D">
        <w:t>males</w:t>
      </w:r>
      <w:r w:rsidRPr="007F403D">
        <w:t xml:space="preserve"> and </w:t>
      </w:r>
      <w:r w:rsidR="00C853D7" w:rsidRPr="007F403D">
        <w:t>females</w:t>
      </w:r>
      <w:r w:rsidRPr="007F403D">
        <w:t xml:space="preserve">. </w:t>
      </w:r>
      <w:r w:rsidR="00DD20E0" w:rsidRPr="007F403D">
        <w:t>At that</w:t>
      </w:r>
      <w:r w:rsidR="00C853D7" w:rsidRPr="007F403D">
        <w:t xml:space="preserve"> moment</w:t>
      </w:r>
      <w:r w:rsidRPr="007F403D">
        <w:t xml:space="preserve">, women were </w:t>
      </w:r>
      <w:r w:rsidR="00DD20E0" w:rsidRPr="007F403D">
        <w:t>extensively</w:t>
      </w:r>
      <w:r w:rsidRPr="007F403D">
        <w:t xml:space="preserve"> </w:t>
      </w:r>
      <w:r w:rsidR="00DD20E0" w:rsidRPr="007F403D">
        <w:t>deliberated</w:t>
      </w:r>
      <w:r w:rsidRPr="007F403D">
        <w:t xml:space="preserve"> to be </w:t>
      </w:r>
      <w:r w:rsidR="00DD20E0" w:rsidRPr="007F403D">
        <w:t>lesser</w:t>
      </w:r>
      <w:r w:rsidRPr="007F403D">
        <w:t xml:space="preserve"> to </w:t>
      </w:r>
      <w:r w:rsidR="00DD20E0" w:rsidRPr="007F403D">
        <w:t>males</w:t>
      </w:r>
      <w:r w:rsidRPr="007F403D">
        <w:t xml:space="preserve">, a </w:t>
      </w:r>
      <w:r w:rsidR="00DD20E0" w:rsidRPr="007F403D">
        <w:t>position</w:t>
      </w:r>
      <w:r w:rsidRPr="007F403D">
        <w:t xml:space="preserve"> that was </w:t>
      </w:r>
      <w:r w:rsidR="00DD20E0" w:rsidRPr="007F403D">
        <w:t>particularly</w:t>
      </w:r>
      <w:r w:rsidRPr="007F403D">
        <w:t xml:space="preserve"> clear in the </w:t>
      </w:r>
      <w:r w:rsidR="0032633E" w:rsidRPr="007F403D">
        <w:t>absence</w:t>
      </w:r>
      <w:r w:rsidRPr="007F403D">
        <w:t xml:space="preserve"> of </w:t>
      </w:r>
      <w:r w:rsidR="0032633E" w:rsidRPr="007F403D">
        <w:t>lawful</w:t>
      </w:r>
      <w:r w:rsidRPr="007F403D">
        <w:t xml:space="preserve"> </w:t>
      </w:r>
      <w:r w:rsidR="0032633E" w:rsidRPr="007F403D">
        <w:t>privileges</w:t>
      </w:r>
      <w:r w:rsidRPr="007F403D">
        <w:t xml:space="preserve"> for </w:t>
      </w:r>
      <w:r w:rsidR="0032633E" w:rsidRPr="007F403D">
        <w:t>wed</w:t>
      </w:r>
      <w:r w:rsidRPr="007F403D">
        <w:t xml:space="preserve"> women. The </w:t>
      </w:r>
      <w:r w:rsidR="0032633E" w:rsidRPr="007F403D">
        <w:t>commandment</w:t>
      </w:r>
      <w:r w:rsidRPr="007F403D">
        <w:t xml:space="preserve"> did not </w:t>
      </w:r>
      <w:r w:rsidR="0032633E" w:rsidRPr="007F403D">
        <w:t>distinguish</w:t>
      </w:r>
      <w:r w:rsidRPr="007F403D">
        <w:t xml:space="preserve"> wives' </w:t>
      </w:r>
      <w:r w:rsidR="0032633E" w:rsidRPr="007F403D">
        <w:t>liberation</w:t>
      </w:r>
      <w:r w:rsidRPr="007F403D">
        <w:t xml:space="preserve"> in </w:t>
      </w:r>
      <w:r w:rsidR="0032633E" w:rsidRPr="007F403D">
        <w:t>financial</w:t>
      </w:r>
      <w:r w:rsidRPr="007F403D">
        <w:t xml:space="preserve">, </w:t>
      </w:r>
      <w:r w:rsidR="0032633E" w:rsidRPr="007F403D">
        <w:t>partisan</w:t>
      </w:r>
      <w:r w:rsidRPr="007F403D">
        <w:t xml:space="preserve">, or </w:t>
      </w:r>
      <w:r w:rsidR="00CC43E9" w:rsidRPr="007F403D">
        <w:t>public</w:t>
      </w:r>
      <w:r w:rsidRPr="007F403D">
        <w:t xml:space="preserve"> </w:t>
      </w:r>
      <w:r w:rsidR="00CC43E9" w:rsidRPr="007F403D">
        <w:t>issues</w:t>
      </w:r>
      <w:r w:rsidRPr="007F403D">
        <w:t xml:space="preserve"> in Anglo-American </w:t>
      </w:r>
      <w:r w:rsidR="00CC43E9" w:rsidRPr="007F403D">
        <w:t>world</w:t>
      </w:r>
      <w:r w:rsidRPr="007F403D">
        <w:t xml:space="preserve"> of the </w:t>
      </w:r>
      <w:r w:rsidR="00CC43E9" w:rsidRPr="007F403D">
        <w:t>18th</w:t>
      </w:r>
      <w:r w:rsidRPr="007F403D">
        <w:t xml:space="preserve"> century.</w:t>
      </w:r>
      <w:r>
        <w:t xml:space="preserve"> </w:t>
      </w:r>
    </w:p>
    <w:p w:rsidR="00E07D79" w:rsidRDefault="00635042" w:rsidP="00640298">
      <w:r w:rsidRPr="00663BC1">
        <w:t xml:space="preserve">Even </w:t>
      </w:r>
      <w:r w:rsidR="00E803FD" w:rsidRPr="00663BC1">
        <w:t>to be</w:t>
      </w:r>
      <w:r w:rsidRPr="00663BC1">
        <w:t xml:space="preserve"> FIRST LADIES had </w:t>
      </w:r>
      <w:r w:rsidR="00E803FD" w:rsidRPr="00663BC1">
        <w:t>comparatively</w:t>
      </w:r>
      <w:r w:rsidRPr="00663BC1">
        <w:t xml:space="preserve"> </w:t>
      </w:r>
      <w:r w:rsidR="00E803FD" w:rsidRPr="00663BC1">
        <w:t>tiny</w:t>
      </w:r>
      <w:r w:rsidRPr="00663BC1">
        <w:t xml:space="preserve"> </w:t>
      </w:r>
      <w:r w:rsidR="00E803FD" w:rsidRPr="00663BC1">
        <w:t>influence</w:t>
      </w:r>
      <w:r w:rsidRPr="00663BC1">
        <w:t xml:space="preserve">. After the </w:t>
      </w:r>
      <w:r w:rsidR="00E803FD" w:rsidRPr="00663BC1">
        <w:t>demise</w:t>
      </w:r>
      <w:r w:rsidRPr="00663BC1">
        <w:t xml:space="preserve"> of her </w:t>
      </w:r>
      <w:r w:rsidR="00E803FD" w:rsidRPr="00663BC1">
        <w:t>1st</w:t>
      </w:r>
      <w:r w:rsidRPr="00663BC1">
        <w:t xml:space="preserve"> </w:t>
      </w:r>
      <w:r w:rsidR="00E803FD" w:rsidRPr="00663BC1">
        <w:t>man</w:t>
      </w:r>
      <w:r w:rsidRPr="00663BC1">
        <w:t xml:space="preserve">, DOLLEY TODD MADISON, had to </w:t>
      </w:r>
      <w:r w:rsidR="007A5852" w:rsidRPr="00663BC1">
        <w:t xml:space="preserve">struggle for </w:t>
      </w:r>
      <w:r w:rsidRPr="00663BC1">
        <w:t xml:space="preserve">her </w:t>
      </w:r>
      <w:r w:rsidR="007A5852" w:rsidRPr="00663BC1">
        <w:t>departed</w:t>
      </w:r>
      <w:r w:rsidRPr="00663BC1">
        <w:t xml:space="preserve"> </w:t>
      </w:r>
      <w:r w:rsidR="007A5852" w:rsidRPr="00663BC1">
        <w:t>husband's</w:t>
      </w:r>
      <w:r w:rsidRPr="00663BC1">
        <w:t xml:space="preserve"> </w:t>
      </w:r>
      <w:r w:rsidR="007A5852" w:rsidRPr="00663BC1">
        <w:t>beneficiaries</w:t>
      </w:r>
      <w:r w:rsidRPr="00663BC1">
        <w:t xml:space="preserve"> for </w:t>
      </w:r>
      <w:r w:rsidR="00B857BB" w:rsidRPr="00663BC1">
        <w:lastRenderedPageBreak/>
        <w:t>command</w:t>
      </w:r>
      <w:r w:rsidRPr="00663BC1">
        <w:t xml:space="preserve"> of his </w:t>
      </w:r>
      <w:r w:rsidR="00B857BB" w:rsidRPr="00663BC1">
        <w:t>domain</w:t>
      </w:r>
      <w:r w:rsidRPr="00663BC1">
        <w:t xml:space="preserve">. And Abigail Adams, an </w:t>
      </w:r>
      <w:r w:rsidR="00B857BB" w:rsidRPr="00663BC1">
        <w:t>initial</w:t>
      </w:r>
      <w:r w:rsidRPr="00663BC1">
        <w:t xml:space="preserve"> </w:t>
      </w:r>
      <w:r w:rsidR="00B857BB" w:rsidRPr="00663BC1">
        <w:t>supporter</w:t>
      </w:r>
      <w:r w:rsidRPr="00663BC1">
        <w:t xml:space="preserve"> of women's </w:t>
      </w:r>
      <w:r w:rsidR="00B857BB" w:rsidRPr="00663BC1">
        <w:t>civil rights</w:t>
      </w:r>
      <w:r w:rsidRPr="00663BC1">
        <w:t xml:space="preserve">, could </w:t>
      </w:r>
      <w:r w:rsidR="00B857BB" w:rsidRPr="00663BC1">
        <w:t>merely</w:t>
      </w:r>
      <w:r w:rsidRPr="00663BC1">
        <w:t xml:space="preserve"> </w:t>
      </w:r>
      <w:r w:rsidR="00B857BB" w:rsidRPr="00663BC1">
        <w:t>inspire</w:t>
      </w:r>
      <w:r w:rsidRPr="00663BC1">
        <w:t xml:space="preserve"> her </w:t>
      </w:r>
      <w:r w:rsidR="00B857BB" w:rsidRPr="00663BC1">
        <w:t>partner</w:t>
      </w:r>
      <w:r w:rsidRPr="00663BC1">
        <w:t xml:space="preserve"> John, to "REMEMBER THE LADIES" when drawing up a new </w:t>
      </w:r>
      <w:r w:rsidR="00663BC1" w:rsidRPr="00663BC1">
        <w:t>central</w:t>
      </w:r>
      <w:r w:rsidRPr="00663BC1">
        <w:t xml:space="preserve"> </w:t>
      </w:r>
      <w:r w:rsidR="00663BC1" w:rsidRPr="00663BC1">
        <w:t>administration</w:t>
      </w:r>
      <w:r w:rsidRPr="00663BC1">
        <w:t xml:space="preserve">. She could not </w:t>
      </w:r>
      <w:r w:rsidR="00663BC1" w:rsidRPr="00663BC1">
        <w:t>take part</w:t>
      </w:r>
      <w:r w:rsidRPr="00663BC1">
        <w:t xml:space="preserve"> in the </w:t>
      </w:r>
      <w:r w:rsidR="00663BC1" w:rsidRPr="00663BC1">
        <w:t>design</w:t>
      </w:r>
      <w:r w:rsidRPr="00663BC1">
        <w:t xml:space="preserve"> of this </w:t>
      </w:r>
      <w:r w:rsidR="00663BC1" w:rsidRPr="00663BC1">
        <w:t>administration</w:t>
      </w:r>
      <w:r w:rsidRPr="00663BC1">
        <w:t xml:space="preserve">, </w:t>
      </w:r>
      <w:r w:rsidR="00663BC1" w:rsidRPr="00663BC1">
        <w:t>still</w:t>
      </w:r>
      <w:r w:rsidRPr="00663BC1">
        <w:t>.</w:t>
      </w:r>
      <w:r>
        <w:t xml:space="preserve"> </w:t>
      </w:r>
    </w:p>
    <w:p w:rsidR="0068322B" w:rsidRDefault="00635042" w:rsidP="0068322B">
      <w:r w:rsidRPr="00D25C30">
        <w:t xml:space="preserve">The </w:t>
      </w:r>
      <w:r w:rsidR="00663BC1" w:rsidRPr="00D25C30">
        <w:t>Uprising</w:t>
      </w:r>
      <w:r w:rsidRPr="00D25C30">
        <w:t xml:space="preserve"> </w:t>
      </w:r>
      <w:r w:rsidR="00663BC1" w:rsidRPr="00D25C30">
        <w:t>amplified</w:t>
      </w:r>
      <w:r w:rsidRPr="00D25C30">
        <w:t xml:space="preserve"> </w:t>
      </w:r>
      <w:r w:rsidR="00663BC1" w:rsidRPr="00D25C30">
        <w:t>public's</w:t>
      </w:r>
      <w:r w:rsidRPr="00D25C30">
        <w:t xml:space="preserve"> </w:t>
      </w:r>
      <w:r w:rsidR="00663BC1" w:rsidRPr="00D25C30">
        <w:t>consideration</w:t>
      </w:r>
      <w:r w:rsidRPr="00D25C30">
        <w:t xml:space="preserve"> of </w:t>
      </w:r>
      <w:r w:rsidR="00663BC1" w:rsidRPr="00D25C30">
        <w:t>radical</w:t>
      </w:r>
      <w:r w:rsidRPr="00D25C30">
        <w:t xml:space="preserve"> </w:t>
      </w:r>
      <w:r w:rsidR="00CF67DE" w:rsidRPr="00D25C30">
        <w:t>issues</w:t>
      </w:r>
      <w:r w:rsidRPr="00D25C30">
        <w:t xml:space="preserve"> and made </w:t>
      </w:r>
      <w:r w:rsidR="00CF67DE" w:rsidRPr="00D25C30">
        <w:t>subjects</w:t>
      </w:r>
      <w:r w:rsidRPr="00D25C30">
        <w:t xml:space="preserve"> of </w:t>
      </w:r>
      <w:r w:rsidR="00CF67DE" w:rsidRPr="00D25C30">
        <w:t>freedom</w:t>
      </w:r>
      <w:r w:rsidRPr="00D25C30">
        <w:t xml:space="preserve"> and </w:t>
      </w:r>
      <w:r w:rsidR="006222D6" w:rsidRPr="00D25C30">
        <w:t>impartiality</w:t>
      </w:r>
      <w:r w:rsidRPr="00D25C30">
        <w:t xml:space="preserve"> </w:t>
      </w:r>
      <w:r w:rsidR="006222D6" w:rsidRPr="00D25C30">
        <w:t>particularly</w:t>
      </w:r>
      <w:r w:rsidRPr="00D25C30">
        <w:t xml:space="preserve"> </w:t>
      </w:r>
      <w:r w:rsidR="006222D6" w:rsidRPr="00D25C30">
        <w:t>significant</w:t>
      </w:r>
      <w:r w:rsidR="00D25C30" w:rsidRPr="00D25C30">
        <w:t>.</w:t>
      </w:r>
      <w:r>
        <w:t xml:space="preserve"> </w:t>
      </w:r>
      <w:r w:rsidR="00780654">
        <w:t xml:space="preserve"> Murray’s support </w:t>
      </w:r>
      <w:r w:rsidR="00DB0142">
        <w:t>just like</w:t>
      </w:r>
      <w:r w:rsidR="00780654">
        <w:t xml:space="preserve"> the other radical voices in the age of uprising for </w:t>
      </w:r>
      <w:r w:rsidR="00DB0142">
        <w:t>gender equality</w:t>
      </w:r>
      <w:r w:rsidR="000344D3">
        <w:t xml:space="preserve"> was met by </w:t>
      </w:r>
      <w:r w:rsidR="00A936A7" w:rsidRPr="00A936A7">
        <w:t>tremor and displeasure</w:t>
      </w:r>
      <w:r w:rsidR="00A936A7">
        <w:t xml:space="preserve">. </w:t>
      </w:r>
    </w:p>
    <w:p w:rsidR="00F76C01" w:rsidRPr="00CE692F" w:rsidRDefault="00635042" w:rsidP="00F76C01">
      <w:r w:rsidRPr="00CE692F">
        <w:t xml:space="preserve">Revolutionary and </w:t>
      </w:r>
      <w:r w:rsidR="00A936A7" w:rsidRPr="00CE692F">
        <w:t>Initial</w:t>
      </w:r>
      <w:r w:rsidRPr="00CE692F">
        <w:t xml:space="preserve"> National America </w:t>
      </w:r>
      <w:r w:rsidR="00A936A7" w:rsidRPr="00CE692F">
        <w:t>lingered</w:t>
      </w:r>
      <w:r w:rsidRPr="00CE692F">
        <w:t xml:space="preserve"> </w:t>
      </w:r>
      <w:r w:rsidR="00A936A7" w:rsidRPr="00CE692F">
        <w:t xml:space="preserve">to be </w:t>
      </w:r>
      <w:r w:rsidRPr="00CE692F">
        <w:t xml:space="preserve">a place of male privilege. </w:t>
      </w:r>
      <w:r w:rsidR="00A936A7" w:rsidRPr="00CE692F">
        <w:t>However</w:t>
      </w:r>
      <w:r w:rsidRPr="00CE692F">
        <w:t xml:space="preserve">, the </w:t>
      </w:r>
      <w:r w:rsidR="00085030" w:rsidRPr="00CE692F">
        <w:t>realization</w:t>
      </w:r>
      <w:r w:rsidRPr="00CE692F">
        <w:t xml:space="preserve"> of the </w:t>
      </w:r>
      <w:r w:rsidR="00085030" w:rsidRPr="00CE692F">
        <w:t>accurate</w:t>
      </w:r>
      <w:r w:rsidRPr="00CE692F">
        <w:t xml:space="preserve"> </w:t>
      </w:r>
      <w:r w:rsidR="00085030" w:rsidRPr="00CE692F">
        <w:t>relations</w:t>
      </w:r>
      <w:r w:rsidRPr="00CE692F">
        <w:t xml:space="preserve"> </w:t>
      </w:r>
      <w:r w:rsidR="00085030" w:rsidRPr="00CE692F">
        <w:t>between</w:t>
      </w:r>
      <w:r w:rsidRPr="00CE692F">
        <w:t xml:space="preserve"> men, women, and the </w:t>
      </w:r>
      <w:r w:rsidR="00085030" w:rsidRPr="00CE692F">
        <w:t>communal</w:t>
      </w:r>
      <w:r w:rsidRPr="00CE692F">
        <w:t xml:space="preserve"> </w:t>
      </w:r>
      <w:r w:rsidR="00085030" w:rsidRPr="00CE692F">
        <w:t>domain</w:t>
      </w:r>
      <w:r w:rsidRPr="00CE692F">
        <w:t xml:space="preserve"> </w:t>
      </w:r>
      <w:r w:rsidR="00085030" w:rsidRPr="00CE692F">
        <w:t>experienced</w:t>
      </w:r>
      <w:r w:rsidRPr="00CE692F">
        <w:t xml:space="preserve"> </w:t>
      </w:r>
      <w:r w:rsidR="00085030" w:rsidRPr="00CE692F">
        <w:t>noteworthy</w:t>
      </w:r>
      <w:r w:rsidRPr="00CE692F">
        <w:t xml:space="preserve"> </w:t>
      </w:r>
      <w:r w:rsidR="00085030" w:rsidRPr="00CE692F">
        <w:t>shift</w:t>
      </w:r>
      <w:r w:rsidRPr="00CE692F">
        <w:t xml:space="preserve"> in this </w:t>
      </w:r>
      <w:r w:rsidR="00085030" w:rsidRPr="00CE692F">
        <w:t>era</w:t>
      </w:r>
      <w:r w:rsidRPr="00CE692F">
        <w:t xml:space="preserve">. The </w:t>
      </w:r>
      <w:r w:rsidR="00085030" w:rsidRPr="00CE692F">
        <w:t>democrat</w:t>
      </w:r>
      <w:r w:rsidRPr="00CE692F">
        <w:t xml:space="preserve"> </w:t>
      </w:r>
      <w:r w:rsidR="00085030" w:rsidRPr="00CE692F">
        <w:t>push</w:t>
      </w:r>
      <w:r w:rsidRPr="00CE692F">
        <w:t xml:space="preserve"> of revolutionary politics </w:t>
      </w:r>
      <w:r w:rsidR="007F403D" w:rsidRPr="00CE692F">
        <w:t>needed</w:t>
      </w:r>
      <w:r w:rsidRPr="00CE692F">
        <w:t xml:space="preserve"> </w:t>
      </w:r>
      <w:r w:rsidR="007F403D" w:rsidRPr="00CE692F">
        <w:t>smart</w:t>
      </w:r>
      <w:r w:rsidRPr="00CE692F">
        <w:t xml:space="preserve"> and self-disciplined </w:t>
      </w:r>
      <w:r w:rsidR="007F403D" w:rsidRPr="00CE692F">
        <w:t>residents</w:t>
      </w:r>
      <w:r w:rsidRPr="00CE692F">
        <w:t xml:space="preserve"> to </w:t>
      </w:r>
      <w:r w:rsidR="00636E39" w:rsidRPr="00CE692F">
        <w:t>make</w:t>
      </w:r>
      <w:r w:rsidRPr="00CE692F">
        <w:t xml:space="preserve"> the </w:t>
      </w:r>
      <w:r w:rsidR="00636E39" w:rsidRPr="00CE692F">
        <w:t>cent</w:t>
      </w:r>
      <w:r w:rsidRPr="00CE692F">
        <w:t xml:space="preserve">er of the new </w:t>
      </w:r>
      <w:r w:rsidR="00636E39" w:rsidRPr="00CE692F">
        <w:t>democracy</w:t>
      </w:r>
      <w:r w:rsidRPr="00CE692F">
        <w:t xml:space="preserve">. This </w:t>
      </w:r>
      <w:r w:rsidR="00636E39" w:rsidRPr="00CE692F">
        <w:t>assisted</w:t>
      </w:r>
      <w:r w:rsidRPr="00CE692F">
        <w:t xml:space="preserve"> </w:t>
      </w:r>
      <w:r w:rsidR="00636E39" w:rsidRPr="00CE692F">
        <w:t>form</w:t>
      </w:r>
      <w:r w:rsidRPr="00CE692F">
        <w:t xml:space="preserve"> a </w:t>
      </w:r>
      <w:r w:rsidR="00636E39" w:rsidRPr="00CE692F">
        <w:t>novel</w:t>
      </w:r>
      <w:r w:rsidRPr="00CE692F">
        <w:t xml:space="preserve"> </w:t>
      </w:r>
      <w:r w:rsidR="00636E39" w:rsidRPr="00CE692F">
        <w:t>model</w:t>
      </w:r>
      <w:r w:rsidRPr="00CE692F">
        <w:t xml:space="preserve"> for wives as "republican mothers" who could </w:t>
      </w:r>
      <w:r w:rsidR="00636E39" w:rsidRPr="00CE692F">
        <w:t>educate</w:t>
      </w:r>
      <w:r w:rsidRPr="00CE692F">
        <w:t xml:space="preserve"> their </w:t>
      </w:r>
      <w:r w:rsidR="00636E39" w:rsidRPr="00CE692F">
        <w:t>kids</w:t>
      </w:r>
      <w:r w:rsidRPr="00CE692F">
        <w:t xml:space="preserve">, sons </w:t>
      </w:r>
      <w:r w:rsidR="00793972" w:rsidRPr="00CE692F">
        <w:t>specifically</w:t>
      </w:r>
      <w:r w:rsidRPr="00CE692F">
        <w:t xml:space="preserve">, to be </w:t>
      </w:r>
      <w:r w:rsidR="00793972" w:rsidRPr="00CE692F">
        <w:t>brainy</w:t>
      </w:r>
      <w:r w:rsidRPr="00CE692F">
        <w:t xml:space="preserve"> and </w:t>
      </w:r>
      <w:r w:rsidR="00793972" w:rsidRPr="00CE692F">
        <w:t>rational</w:t>
      </w:r>
      <w:r w:rsidRPr="00CE692F">
        <w:t xml:space="preserve"> </w:t>
      </w:r>
      <w:r w:rsidR="00793972" w:rsidRPr="00CE692F">
        <w:t>persons</w:t>
      </w:r>
      <w:r w:rsidRPr="00CE692F">
        <w:t xml:space="preserve">. This </w:t>
      </w:r>
      <w:r w:rsidR="00793972" w:rsidRPr="00CE692F">
        <w:t>intensified</w:t>
      </w:r>
      <w:r w:rsidRPr="00CE692F">
        <w:t xml:space="preserve"> </w:t>
      </w:r>
      <w:r w:rsidR="00793972" w:rsidRPr="00CE692F">
        <w:t>worth</w:t>
      </w:r>
      <w:r w:rsidRPr="00CE692F">
        <w:t xml:space="preserve"> to a </w:t>
      </w:r>
      <w:r w:rsidR="00793972" w:rsidRPr="00CE692F">
        <w:t>customary</w:t>
      </w:r>
      <w:r w:rsidRPr="00CE692F">
        <w:t xml:space="preserve"> </w:t>
      </w:r>
      <w:r w:rsidR="00793972" w:rsidRPr="00CE692F">
        <w:t>feature</w:t>
      </w:r>
      <w:r w:rsidRPr="00CE692F">
        <w:t xml:space="preserve"> of wives' </w:t>
      </w:r>
      <w:r w:rsidR="00793972" w:rsidRPr="00CE692F">
        <w:t>obligations</w:t>
      </w:r>
      <w:r w:rsidRPr="00CE692F">
        <w:t xml:space="preserve"> </w:t>
      </w:r>
      <w:r w:rsidR="00CE692F" w:rsidRPr="00CE692F">
        <w:t>carried</w:t>
      </w:r>
      <w:r w:rsidRPr="00CE692F">
        <w:t xml:space="preserve"> with it a </w:t>
      </w:r>
      <w:r w:rsidR="00CE692F" w:rsidRPr="00CE692F">
        <w:t>novel</w:t>
      </w:r>
      <w:r w:rsidRPr="00CE692F">
        <w:t xml:space="preserve"> commitment to </w:t>
      </w:r>
      <w:r w:rsidR="00CE692F" w:rsidRPr="00CE692F">
        <w:t>woman</w:t>
      </w:r>
      <w:r w:rsidRPr="00CE692F">
        <w:t xml:space="preserve"> </w:t>
      </w:r>
      <w:r w:rsidR="00CE692F" w:rsidRPr="00CE692F">
        <w:t>schooling</w:t>
      </w:r>
      <w:r w:rsidRPr="00CE692F">
        <w:t xml:space="preserve"> and </w:t>
      </w:r>
      <w:r w:rsidR="00CE692F" w:rsidRPr="00CE692F">
        <w:t>assisted</w:t>
      </w:r>
      <w:r w:rsidRPr="00CE692F">
        <w:t xml:space="preserve"> make </w:t>
      </w:r>
      <w:r w:rsidR="00CE692F" w:rsidRPr="00CE692F">
        <w:t>men</w:t>
      </w:r>
      <w:r w:rsidRPr="00CE692F">
        <w:t xml:space="preserve"> and </w:t>
      </w:r>
      <w:r w:rsidR="00CE692F" w:rsidRPr="00CE692F">
        <w:t>women</w:t>
      </w:r>
      <w:r w:rsidRPr="00CE692F">
        <w:t xml:space="preserve"> more </w:t>
      </w:r>
      <w:r w:rsidR="00CE692F" w:rsidRPr="00CE692F">
        <w:t>equivalent</w:t>
      </w:r>
      <w:r w:rsidRPr="00CE692F">
        <w:t xml:space="preserve"> </w:t>
      </w:r>
      <w:r w:rsidR="00CE692F" w:rsidRPr="00CE692F">
        <w:t>inside</w:t>
      </w:r>
      <w:r w:rsidRPr="00CE692F">
        <w:t xml:space="preserve"> the </w:t>
      </w:r>
      <w:r w:rsidR="00CE692F" w:rsidRPr="00CE692F">
        <w:t>household</w:t>
      </w:r>
      <w:r w:rsidRPr="00CE692F">
        <w:t>.</w:t>
      </w:r>
    </w:p>
    <w:p w:rsidR="00EF17F5" w:rsidRPr="00866CD1" w:rsidRDefault="00635042" w:rsidP="00EF17F5">
      <w:r w:rsidRPr="00866CD1">
        <w:t>Even though</w:t>
      </w:r>
      <w:r w:rsidR="00F76C01" w:rsidRPr="00866CD1">
        <w:t xml:space="preserve"> "REPUBLICAN MOTHERHOOD" </w:t>
      </w:r>
      <w:r w:rsidR="006649DF" w:rsidRPr="00866CD1">
        <w:t>signified</w:t>
      </w:r>
      <w:r w:rsidR="00F76C01" w:rsidRPr="00866CD1">
        <w:t xml:space="preserve"> a </w:t>
      </w:r>
      <w:r w:rsidR="006649DF" w:rsidRPr="00866CD1">
        <w:t>step</w:t>
      </w:r>
      <w:r w:rsidR="00F76C01" w:rsidRPr="00866CD1">
        <w:t xml:space="preserve"> </w:t>
      </w:r>
      <w:r w:rsidR="006649DF" w:rsidRPr="00866CD1">
        <w:t>in the direction of</w:t>
      </w:r>
      <w:r w:rsidR="00F76C01" w:rsidRPr="00866CD1">
        <w:t xml:space="preserve"> </w:t>
      </w:r>
      <w:r w:rsidR="006649DF" w:rsidRPr="00866CD1">
        <w:t>better</w:t>
      </w:r>
      <w:r w:rsidR="00F76C01" w:rsidRPr="00866CD1">
        <w:t xml:space="preserve"> </w:t>
      </w:r>
      <w:r w:rsidR="006649DF" w:rsidRPr="00866CD1">
        <w:t>equivalence</w:t>
      </w:r>
      <w:r w:rsidR="00F76C01" w:rsidRPr="00866CD1">
        <w:t xml:space="preserve"> </w:t>
      </w:r>
      <w:r w:rsidR="006649DF" w:rsidRPr="00866CD1">
        <w:t>among</w:t>
      </w:r>
      <w:r w:rsidR="00F76C01" w:rsidRPr="00866CD1">
        <w:t xml:space="preserve"> husbands and wives, it was </w:t>
      </w:r>
      <w:r w:rsidR="00AC7601" w:rsidRPr="00866CD1">
        <w:t>way</w:t>
      </w:r>
      <w:r w:rsidR="00F76C01" w:rsidRPr="00866CD1">
        <w:t xml:space="preserve"> less </w:t>
      </w:r>
      <w:r w:rsidR="00AC7601" w:rsidRPr="00866CD1">
        <w:t>extensive</w:t>
      </w:r>
      <w:r w:rsidR="00F76C01" w:rsidRPr="00866CD1">
        <w:t xml:space="preserve"> than the </w:t>
      </w:r>
      <w:r w:rsidR="00AC7601" w:rsidRPr="00866CD1">
        <w:t>promise</w:t>
      </w:r>
      <w:r w:rsidR="00F76C01" w:rsidRPr="00866CD1">
        <w:t xml:space="preserve"> to equality </w:t>
      </w:r>
      <w:r w:rsidR="00AC7601" w:rsidRPr="00866CD1">
        <w:t>set forth</w:t>
      </w:r>
      <w:r w:rsidR="00F76C01" w:rsidRPr="00866CD1">
        <w:t xml:space="preserve"> by </w:t>
      </w:r>
      <w:r w:rsidR="00AC7601" w:rsidRPr="00866CD1">
        <w:t>females</w:t>
      </w:r>
      <w:r w:rsidR="00F76C01" w:rsidRPr="00866CD1">
        <w:t xml:space="preserve"> </w:t>
      </w:r>
      <w:r w:rsidR="00AC7601" w:rsidRPr="00866CD1">
        <w:t>such as</w:t>
      </w:r>
      <w:r w:rsidR="00F76C01" w:rsidRPr="00866CD1">
        <w:t xml:space="preserve"> Judith Sargent Murray. </w:t>
      </w:r>
      <w:r w:rsidR="00AC7601" w:rsidRPr="00866CD1">
        <w:t>Actually</w:t>
      </w:r>
      <w:r w:rsidR="00F76C01" w:rsidRPr="00866CD1">
        <w:t xml:space="preserve">, the </w:t>
      </w:r>
      <w:r w:rsidR="00AC7601" w:rsidRPr="00866CD1">
        <w:t>profits</w:t>
      </w:r>
      <w:r w:rsidR="00F76C01" w:rsidRPr="00866CD1">
        <w:t xml:space="preserve"> that </w:t>
      </w:r>
      <w:r w:rsidR="00AC7601" w:rsidRPr="00866CD1">
        <w:t>escorted</w:t>
      </w:r>
      <w:r w:rsidR="00F76C01" w:rsidRPr="00866CD1">
        <w:t xml:space="preserve"> this </w:t>
      </w:r>
      <w:r w:rsidR="0078440D" w:rsidRPr="00866CD1">
        <w:t>fresh</w:t>
      </w:r>
      <w:r w:rsidR="00F76C01" w:rsidRPr="00866CD1">
        <w:t xml:space="preserve"> </w:t>
      </w:r>
      <w:r w:rsidR="0078440D" w:rsidRPr="00866CD1">
        <w:t>model</w:t>
      </w:r>
      <w:r w:rsidR="00F76C01" w:rsidRPr="00866CD1">
        <w:t xml:space="preserve"> of </w:t>
      </w:r>
      <w:r w:rsidR="0078440D" w:rsidRPr="00866CD1">
        <w:t>maternity</w:t>
      </w:r>
      <w:r w:rsidR="00F76C01" w:rsidRPr="00866CD1">
        <w:t xml:space="preserve"> were </w:t>
      </w:r>
      <w:r w:rsidR="0078440D" w:rsidRPr="00866CD1">
        <w:t>mainly</w:t>
      </w:r>
      <w:r w:rsidR="00F76C01" w:rsidRPr="00866CD1">
        <w:t xml:space="preserve"> </w:t>
      </w:r>
      <w:r w:rsidR="0078440D" w:rsidRPr="00866CD1">
        <w:t>limited</w:t>
      </w:r>
      <w:r w:rsidR="00F76C01" w:rsidRPr="00866CD1">
        <w:t xml:space="preserve"> to </w:t>
      </w:r>
      <w:r w:rsidR="0078440D" w:rsidRPr="00866CD1">
        <w:t>upper class</w:t>
      </w:r>
      <w:r w:rsidR="00F76C01" w:rsidRPr="00866CD1">
        <w:t xml:space="preserve"> </w:t>
      </w:r>
      <w:r w:rsidR="0078440D" w:rsidRPr="00866CD1">
        <w:t>households</w:t>
      </w:r>
      <w:r w:rsidR="00F76C01" w:rsidRPr="00866CD1">
        <w:t xml:space="preserve"> that had the </w:t>
      </w:r>
      <w:r w:rsidR="0078440D" w:rsidRPr="00866CD1">
        <w:t>assets</w:t>
      </w:r>
      <w:r w:rsidR="00F76C01" w:rsidRPr="00866CD1">
        <w:t xml:space="preserve"> to </w:t>
      </w:r>
      <w:r w:rsidR="0078440D" w:rsidRPr="00866CD1">
        <w:t>teach</w:t>
      </w:r>
      <w:r w:rsidR="00F76C01" w:rsidRPr="00866CD1">
        <w:t xml:space="preserve"> their daughters and to </w:t>
      </w:r>
      <w:r w:rsidR="00DE2B0B" w:rsidRPr="00866CD1">
        <w:t>permit</w:t>
      </w:r>
      <w:r w:rsidR="00F76C01" w:rsidRPr="00866CD1">
        <w:t xml:space="preserve"> wives to not be </w:t>
      </w:r>
      <w:r w:rsidR="00DE2B0B" w:rsidRPr="00866CD1">
        <w:t>working</w:t>
      </w:r>
      <w:r w:rsidR="00F76C01" w:rsidRPr="00866CD1">
        <w:t xml:space="preserve"> </w:t>
      </w:r>
      <w:r w:rsidR="00DE2B0B" w:rsidRPr="00866CD1">
        <w:t>out of</w:t>
      </w:r>
      <w:r w:rsidR="00F76C01" w:rsidRPr="00866CD1">
        <w:t xml:space="preserve"> the </w:t>
      </w:r>
      <w:r w:rsidR="00DE2B0B" w:rsidRPr="00866CD1">
        <w:t>family</w:t>
      </w:r>
      <w:r w:rsidR="00F76C01" w:rsidRPr="00866CD1">
        <w:t xml:space="preserve">. </w:t>
      </w:r>
      <w:r w:rsidR="00DE2B0B" w:rsidRPr="00866CD1">
        <w:t>Democrat</w:t>
      </w:r>
      <w:r w:rsidR="00F76C01" w:rsidRPr="00866CD1">
        <w:t xml:space="preserve"> </w:t>
      </w:r>
      <w:r w:rsidR="00DE2B0B" w:rsidRPr="00866CD1">
        <w:t>maternity</w:t>
      </w:r>
      <w:r w:rsidR="00F76C01" w:rsidRPr="00866CD1">
        <w:t xml:space="preserve"> did not </w:t>
      </w:r>
      <w:r w:rsidR="00DE2B0B" w:rsidRPr="00866CD1">
        <w:t>expressively</w:t>
      </w:r>
      <w:r w:rsidR="00F76C01" w:rsidRPr="00866CD1">
        <w:t xml:space="preserve"> </w:t>
      </w:r>
      <w:r w:rsidR="00DE2B0B" w:rsidRPr="00866CD1">
        <w:t>spread</w:t>
      </w:r>
      <w:r w:rsidR="00F76C01" w:rsidRPr="00866CD1">
        <w:t xml:space="preserve"> to white </w:t>
      </w:r>
      <w:r w:rsidR="00866CD1" w:rsidRPr="00866CD1">
        <w:t>employed</w:t>
      </w:r>
      <w:r w:rsidR="00F76C01" w:rsidRPr="00866CD1">
        <w:t xml:space="preserve"> </w:t>
      </w:r>
      <w:r w:rsidR="00866CD1" w:rsidRPr="00866CD1">
        <w:t>females</w:t>
      </w:r>
      <w:r w:rsidR="00F76C01" w:rsidRPr="00866CD1">
        <w:t xml:space="preserve"> and was not </w:t>
      </w:r>
      <w:r w:rsidR="00866CD1" w:rsidRPr="00866CD1">
        <w:t>anticipated</w:t>
      </w:r>
      <w:r w:rsidR="00F76C01" w:rsidRPr="00866CD1">
        <w:t xml:space="preserve"> to have any </w:t>
      </w:r>
      <w:r w:rsidR="00866CD1" w:rsidRPr="00866CD1">
        <w:t>home</w:t>
      </w:r>
      <w:r w:rsidR="00F76C01" w:rsidRPr="00866CD1">
        <w:t xml:space="preserve"> for </w:t>
      </w:r>
      <w:r w:rsidR="00866CD1" w:rsidRPr="00866CD1">
        <w:t>subjugated</w:t>
      </w:r>
      <w:r w:rsidR="00F76C01" w:rsidRPr="00866CD1">
        <w:t xml:space="preserve"> </w:t>
      </w:r>
      <w:r w:rsidR="00866CD1" w:rsidRPr="00866CD1">
        <w:t>females</w:t>
      </w:r>
      <w:r w:rsidR="00916000">
        <w:t xml:space="preserve"> </w:t>
      </w:r>
      <w:r w:rsidR="00916000">
        <w:fldChar w:fldCharType="begin"/>
      </w:r>
      <w:r w:rsidR="00916000">
        <w:instrText xml:space="preserve"> ADDIN ZOTERO_ITEM CSL_CITATION {"citationID":"RfD3fgj4","properties":{"formattedCitation":"({\\i{}Revolutionary Changes and Limitations: Women [Ushistory.Org]})","plainCitation":"(Revolutionary Changes and Limitations: Women [Ushistory.Org])","noteIndex":0},"citationItems":[{"id":525,"uris":["http://zotero.org/users/local/Tqq4tlqy/items/PF9IYA2S"],"uri":["http://zotero.org/users/local/Tqq4tlqy/items/PF9IYA2S"],"itemData":{"id":525,"type":"webpage","title":"Revolutionary Changes and Limitations: Women [ushistory.org]","URL":"http://www.ushistory.org/us/13e.asp","accessed":{"date-parts":[["2019",5,27]]}}}],"schema":"https://github.com/citation-style-language/schema/raw/master/csl-citation.json"} </w:instrText>
      </w:r>
      <w:r w:rsidR="00916000">
        <w:fldChar w:fldCharType="separate"/>
      </w:r>
      <w:r w:rsidR="00916000" w:rsidRPr="00916000">
        <w:rPr>
          <w:rFonts w:ascii="Times New Roman" w:hAnsi="Times New Roman" w:cs="Times New Roman"/>
        </w:rPr>
        <w:t>(</w:t>
      </w:r>
      <w:r w:rsidR="00916000" w:rsidRPr="00916000">
        <w:rPr>
          <w:rFonts w:ascii="Times New Roman" w:hAnsi="Times New Roman" w:cs="Times New Roman"/>
          <w:i/>
          <w:iCs/>
        </w:rPr>
        <w:t>Revolutionary Changes and Limitations: Women [Ushistory.Org]</w:t>
      </w:r>
      <w:r w:rsidR="00916000" w:rsidRPr="00916000">
        <w:rPr>
          <w:rFonts w:ascii="Times New Roman" w:hAnsi="Times New Roman" w:cs="Times New Roman"/>
        </w:rPr>
        <w:t>)</w:t>
      </w:r>
      <w:r w:rsidR="00916000">
        <w:fldChar w:fldCharType="end"/>
      </w:r>
      <w:r w:rsidR="00916000">
        <w:t>.</w:t>
      </w:r>
    </w:p>
    <w:p w:rsidR="00F76C01" w:rsidRDefault="00635042" w:rsidP="004A2E16">
      <w:r w:rsidRPr="00721878">
        <w:t>As a consequence</w:t>
      </w:r>
      <w:r w:rsidR="00081E66" w:rsidRPr="00721878">
        <w:t xml:space="preserve"> of</w:t>
      </w:r>
      <w:r w:rsidR="00866CD1" w:rsidRPr="00721878">
        <w:t xml:space="preserve"> the American </w:t>
      </w:r>
      <w:r w:rsidR="00081E66" w:rsidRPr="00721878">
        <w:t>Uprising</w:t>
      </w:r>
      <w:r w:rsidR="00866CD1" w:rsidRPr="00721878">
        <w:t xml:space="preserve">, </w:t>
      </w:r>
      <w:r w:rsidR="00081E66" w:rsidRPr="00721878">
        <w:t>females'</w:t>
      </w:r>
      <w:r w:rsidRPr="00721878">
        <w:t xml:space="preserve"> lives </w:t>
      </w:r>
      <w:r w:rsidR="00081E66" w:rsidRPr="00721878">
        <w:t>altered</w:t>
      </w:r>
      <w:r w:rsidRPr="00721878">
        <w:t xml:space="preserve"> forever. The post-revolutionary</w:t>
      </w:r>
      <w:r w:rsidR="00866CD1" w:rsidRPr="00721878">
        <w:t xml:space="preserve"> </w:t>
      </w:r>
      <w:r w:rsidR="00081E66" w:rsidRPr="00721878">
        <w:t>periods</w:t>
      </w:r>
      <w:r w:rsidR="00866CD1" w:rsidRPr="00721878">
        <w:t xml:space="preserve"> broke down </w:t>
      </w:r>
      <w:r w:rsidR="00AC0E79" w:rsidRPr="00721878">
        <w:t>customary</w:t>
      </w:r>
      <w:r w:rsidR="00866CD1" w:rsidRPr="00721878">
        <w:t xml:space="preserve"> </w:t>
      </w:r>
      <w:r w:rsidR="00AC0E79" w:rsidRPr="00721878">
        <w:t>fences</w:t>
      </w:r>
      <w:r w:rsidRPr="00721878">
        <w:t xml:space="preserve"> for </w:t>
      </w:r>
      <w:r w:rsidR="00AC0E79" w:rsidRPr="00721878">
        <w:t>females</w:t>
      </w:r>
      <w:r w:rsidRPr="00721878">
        <w:t xml:space="preserve"> and </w:t>
      </w:r>
      <w:r w:rsidR="00AC0E79" w:rsidRPr="00721878">
        <w:t>extended</w:t>
      </w:r>
      <w:r w:rsidRPr="00721878">
        <w:t xml:space="preserve"> their </w:t>
      </w:r>
      <w:r w:rsidR="00E532F4" w:rsidRPr="00721878">
        <w:t>mindfulness</w:t>
      </w:r>
      <w:r w:rsidRPr="00721878">
        <w:t xml:space="preserve"> </w:t>
      </w:r>
      <w:r w:rsidRPr="00721878">
        <w:lastRenderedPageBreak/>
        <w:t xml:space="preserve">concerning their </w:t>
      </w:r>
      <w:r w:rsidR="00E532F4" w:rsidRPr="00721878">
        <w:t>apt</w:t>
      </w:r>
      <w:r w:rsidRPr="00721878">
        <w:t xml:space="preserve"> </w:t>
      </w:r>
      <w:r w:rsidR="00E532F4" w:rsidRPr="00721878">
        <w:t>part</w:t>
      </w:r>
      <w:r w:rsidRPr="00721878">
        <w:t xml:space="preserve"> in </w:t>
      </w:r>
      <w:r w:rsidR="00E532F4" w:rsidRPr="00721878">
        <w:t>the social order</w:t>
      </w:r>
      <w:r w:rsidRPr="00721878">
        <w:t xml:space="preserve">. </w:t>
      </w:r>
      <w:r w:rsidR="00E532F4" w:rsidRPr="00721878">
        <w:t>Additionally</w:t>
      </w:r>
      <w:r w:rsidRPr="00721878">
        <w:t xml:space="preserve">, their wartime experiences </w:t>
      </w:r>
      <w:r w:rsidR="00E532F4" w:rsidRPr="00721878">
        <w:t>encouraged</w:t>
      </w:r>
      <w:r w:rsidRPr="00721878">
        <w:t xml:space="preserve"> women to </w:t>
      </w:r>
      <w:r w:rsidR="00B23A32" w:rsidRPr="00721878">
        <w:t>take up</w:t>
      </w:r>
      <w:r w:rsidRPr="00721878">
        <w:t xml:space="preserve"> </w:t>
      </w:r>
      <w:r w:rsidR="00B23A32" w:rsidRPr="00721878">
        <w:t>significant</w:t>
      </w:r>
      <w:r w:rsidRPr="00721878">
        <w:t xml:space="preserve"> </w:t>
      </w:r>
      <w:r w:rsidR="00B23A32" w:rsidRPr="00721878">
        <w:t>duties</w:t>
      </w:r>
      <w:r w:rsidRPr="00721878">
        <w:t xml:space="preserve"> in the absence of </w:t>
      </w:r>
      <w:r w:rsidR="00B23A32" w:rsidRPr="00721878">
        <w:t>males</w:t>
      </w:r>
      <w:r w:rsidRPr="00721878">
        <w:t xml:space="preserve">, </w:t>
      </w:r>
      <w:r w:rsidR="00B23A32" w:rsidRPr="00721878">
        <w:t>take part</w:t>
      </w:r>
      <w:r w:rsidRPr="00721878">
        <w:t xml:space="preserve"> in </w:t>
      </w:r>
      <w:r w:rsidR="00B23A32" w:rsidRPr="00721878">
        <w:t>occupational</w:t>
      </w:r>
      <w:r w:rsidRPr="00721878">
        <w:t xml:space="preserve"> </w:t>
      </w:r>
      <w:r w:rsidR="00B23A32" w:rsidRPr="00721878">
        <w:t>matters</w:t>
      </w:r>
      <w:r w:rsidRPr="00721878">
        <w:t xml:space="preserve">, and feed and </w:t>
      </w:r>
      <w:r w:rsidR="00B23A32" w:rsidRPr="00721878">
        <w:t>fit out</w:t>
      </w:r>
      <w:r w:rsidRPr="00721878">
        <w:t xml:space="preserve"> an army. They </w:t>
      </w:r>
      <w:r w:rsidR="00B23A32" w:rsidRPr="00721878">
        <w:t>completed</w:t>
      </w:r>
      <w:r w:rsidRPr="00721878">
        <w:t xml:space="preserve"> </w:t>
      </w:r>
      <w:r w:rsidR="00B23A32" w:rsidRPr="00721878">
        <w:t>valued</w:t>
      </w:r>
      <w:r w:rsidRPr="00721878">
        <w:t xml:space="preserve"> </w:t>
      </w:r>
      <w:r w:rsidR="00B23A32" w:rsidRPr="00721878">
        <w:t>facilities</w:t>
      </w:r>
      <w:r w:rsidRPr="00721878">
        <w:t xml:space="preserve"> in the </w:t>
      </w:r>
      <w:r w:rsidR="00B23A32" w:rsidRPr="00721878">
        <w:t>communal</w:t>
      </w:r>
      <w:r w:rsidRPr="00721878">
        <w:t xml:space="preserve"> arena, from speech </w:t>
      </w:r>
      <w:r w:rsidR="00F856C9" w:rsidRPr="00721878">
        <w:t>creation</w:t>
      </w:r>
      <w:r w:rsidRPr="00721878">
        <w:t xml:space="preserve"> and boycotting to </w:t>
      </w:r>
      <w:r w:rsidR="00F856C9" w:rsidRPr="00721878">
        <w:t>pleading</w:t>
      </w:r>
      <w:r w:rsidRPr="00721878">
        <w:t xml:space="preserve"> and </w:t>
      </w:r>
      <w:r w:rsidR="00F856C9" w:rsidRPr="00721878">
        <w:t>nurturing</w:t>
      </w:r>
      <w:r w:rsidRPr="00721878">
        <w:t xml:space="preserve">. In the </w:t>
      </w:r>
      <w:r w:rsidR="00F856C9" w:rsidRPr="00721878">
        <w:t>procedure</w:t>
      </w:r>
      <w:r w:rsidRPr="00721878">
        <w:t xml:space="preserve">, </w:t>
      </w:r>
      <w:r w:rsidR="00F856C9" w:rsidRPr="00721878">
        <w:t>Radical</w:t>
      </w:r>
      <w:r w:rsidRPr="00721878">
        <w:t xml:space="preserve"> women became </w:t>
      </w:r>
      <w:r w:rsidR="00047580" w:rsidRPr="00721878">
        <w:t>lobbied</w:t>
      </w:r>
      <w:r w:rsidRPr="00721878">
        <w:t xml:space="preserve"> and, </w:t>
      </w:r>
      <w:r w:rsidR="00047580" w:rsidRPr="00721878">
        <w:t>just like</w:t>
      </w:r>
      <w:r w:rsidRPr="00721878">
        <w:t xml:space="preserve"> men, made </w:t>
      </w:r>
      <w:r w:rsidR="00047580" w:rsidRPr="00721878">
        <w:t>assertions</w:t>
      </w:r>
      <w:r w:rsidRPr="00721878">
        <w:t xml:space="preserve"> on the </w:t>
      </w:r>
      <w:r w:rsidR="00047580" w:rsidRPr="00721878">
        <w:t>Democracy</w:t>
      </w:r>
      <w:r w:rsidRPr="00721878">
        <w:t xml:space="preserve">. </w:t>
      </w:r>
      <w:r w:rsidR="00047580" w:rsidRPr="00721878">
        <w:t>Although</w:t>
      </w:r>
      <w:r w:rsidRPr="00721878">
        <w:t xml:space="preserve"> the gender gap </w:t>
      </w:r>
      <w:r w:rsidR="00721878" w:rsidRPr="00721878">
        <w:t>continued</w:t>
      </w:r>
      <w:r w:rsidRPr="00721878">
        <w:t xml:space="preserve"> </w:t>
      </w:r>
      <w:r w:rsidR="00721878" w:rsidRPr="00721878">
        <w:t>to be wide-ranging</w:t>
      </w:r>
      <w:r w:rsidRPr="00721878">
        <w:t xml:space="preserve">, women </w:t>
      </w:r>
      <w:r w:rsidR="00721878" w:rsidRPr="00721878">
        <w:t>assimilated</w:t>
      </w:r>
      <w:r w:rsidRPr="00721878">
        <w:t xml:space="preserve"> </w:t>
      </w:r>
      <w:r w:rsidR="00721878" w:rsidRPr="00721878">
        <w:t>more</w:t>
      </w:r>
      <w:r w:rsidRPr="00721878">
        <w:t xml:space="preserve"> </w:t>
      </w:r>
      <w:r w:rsidR="00721878" w:rsidRPr="00721878">
        <w:t>independence</w:t>
      </w:r>
      <w:r w:rsidRPr="00721878">
        <w:t xml:space="preserve"> over their </w:t>
      </w:r>
      <w:r w:rsidR="00721878" w:rsidRPr="00721878">
        <w:t>households</w:t>
      </w:r>
      <w:r w:rsidRPr="00721878">
        <w:t xml:space="preserve">, </w:t>
      </w:r>
      <w:r w:rsidR="00721878" w:rsidRPr="00721878">
        <w:t>assets</w:t>
      </w:r>
      <w:r w:rsidRPr="00721878">
        <w:t>, and lives.</w:t>
      </w:r>
    </w:p>
    <w:p w:rsidR="00923816" w:rsidRPr="00721878" w:rsidRDefault="00635042" w:rsidP="004A2E16">
      <w:r>
        <w:t xml:space="preserve"> The book is giving an insight into the lives of the females of the time and the way their life style was changed during the course of the revolutionary war. This was the time that changed their life style and their value and place in the social order.</w:t>
      </w:r>
    </w:p>
    <w:p w:rsidR="0068322B" w:rsidRPr="0068322B" w:rsidRDefault="00635042" w:rsidP="00721878">
      <w:pPr>
        <w:ind w:firstLine="0"/>
      </w:pPr>
      <w:r>
        <w:tab/>
      </w:r>
    </w:p>
    <w:p w:rsidR="0068322B" w:rsidRPr="00640298" w:rsidRDefault="0068322B" w:rsidP="00EF17F5">
      <w:pPr>
        <w:ind w:firstLine="0"/>
      </w:pPr>
    </w:p>
    <w:p w:rsidR="00E614DD" w:rsidRDefault="0075571E" w:rsidP="009D4EB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rsidR="00916000" w:rsidRPr="00916000" w:rsidRDefault="00635042" w:rsidP="0091600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16000">
        <w:rPr>
          <w:rFonts w:ascii="Times New Roman" w:hAnsi="Times New Roman" w:cs="Times New Roman"/>
          <w:i/>
          <w:iCs/>
        </w:rPr>
        <w:t>Revolutionary Changes and Limitations: Women [Ushistory.Org]</w:t>
      </w:r>
      <w:r w:rsidRPr="00916000">
        <w:rPr>
          <w:rFonts w:ascii="Times New Roman" w:hAnsi="Times New Roman" w:cs="Times New Roman"/>
        </w:rPr>
        <w:t>. http://www.ushistory.org/us/13e.asp. Accessed 27 May 2019.</w:t>
      </w:r>
    </w:p>
    <w:p w:rsidR="00916000" w:rsidRPr="00916000" w:rsidRDefault="00635042" w:rsidP="00916000">
      <w:pPr>
        <w:pStyle w:val="Bibliography"/>
        <w:rPr>
          <w:rFonts w:ascii="Times New Roman" w:hAnsi="Times New Roman" w:cs="Times New Roman"/>
        </w:rPr>
      </w:pPr>
      <w:r w:rsidRPr="00916000">
        <w:rPr>
          <w:rFonts w:ascii="Times New Roman" w:hAnsi="Times New Roman" w:cs="Times New Roman"/>
        </w:rPr>
        <w:t xml:space="preserve">“The History About The Revolutionary Mothers History Essay.” </w:t>
      </w:r>
      <w:r w:rsidRPr="00916000">
        <w:rPr>
          <w:rFonts w:ascii="Times New Roman" w:hAnsi="Times New Roman" w:cs="Times New Roman"/>
          <w:i/>
          <w:iCs/>
        </w:rPr>
        <w:t>UKEssays.Com</w:t>
      </w:r>
      <w:r w:rsidRPr="00916000">
        <w:rPr>
          <w:rFonts w:ascii="Times New Roman" w:hAnsi="Times New Roman" w:cs="Times New Roman"/>
        </w:rPr>
        <w:t>, https://www.ukessays.com/essays/history/the-history-about-the-revolutionary-mothers-history-essay.php. Accessed 27 May 2019.</w:t>
      </w:r>
    </w:p>
    <w:p w:rsidR="00E614DD" w:rsidRDefault="00635042">
      <w:pPr>
        <w:pStyle w:val="Bibliography"/>
      </w:pPr>
      <w:r>
        <w:fldChar w:fldCharType="end"/>
      </w:r>
    </w:p>
    <w:sectPr w:rsidR="00E614DD">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5571E" w:rsidRDefault="0075571E">
      <w:pPr>
        <w:spacing w:line="240" w:lineRule="auto"/>
      </w:pPr>
      <w:r>
        <w:separator/>
      </w:r>
    </w:p>
  </w:endnote>
  <w:endnote w:type="continuationSeparator" w:id="0">
    <w:p w:rsidR="0075571E" w:rsidRDefault="0075571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5571E" w:rsidRDefault="0075571E">
      <w:pPr>
        <w:spacing w:line="240" w:lineRule="auto"/>
      </w:pPr>
      <w:r>
        <w:separator/>
      </w:r>
    </w:p>
  </w:footnote>
  <w:footnote w:type="continuationSeparator" w:id="0">
    <w:p w:rsidR="0075571E" w:rsidRDefault="0075571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75571E">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923816">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75571E">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916000">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E19E1F0C">
      <w:start w:val="1"/>
      <w:numFmt w:val="lowerLetter"/>
      <w:pStyle w:val="TableNote"/>
      <w:suff w:val="space"/>
      <w:lvlText w:val="%1."/>
      <w:lvlJc w:val="left"/>
      <w:pPr>
        <w:ind w:left="0" w:firstLine="720"/>
      </w:pPr>
      <w:rPr>
        <w:rFonts w:hint="default"/>
      </w:rPr>
    </w:lvl>
    <w:lvl w:ilvl="1" w:tplc="788645EC" w:tentative="1">
      <w:start w:val="1"/>
      <w:numFmt w:val="lowerLetter"/>
      <w:lvlText w:val="%2."/>
      <w:lvlJc w:val="left"/>
      <w:pPr>
        <w:ind w:left="2160" w:hanging="360"/>
      </w:pPr>
    </w:lvl>
    <w:lvl w:ilvl="2" w:tplc="BA1AF0F6" w:tentative="1">
      <w:start w:val="1"/>
      <w:numFmt w:val="lowerRoman"/>
      <w:lvlText w:val="%3."/>
      <w:lvlJc w:val="right"/>
      <w:pPr>
        <w:ind w:left="2880" w:hanging="180"/>
      </w:pPr>
    </w:lvl>
    <w:lvl w:ilvl="3" w:tplc="C4E2B86E" w:tentative="1">
      <w:start w:val="1"/>
      <w:numFmt w:val="decimal"/>
      <w:lvlText w:val="%4."/>
      <w:lvlJc w:val="left"/>
      <w:pPr>
        <w:ind w:left="3600" w:hanging="360"/>
      </w:pPr>
    </w:lvl>
    <w:lvl w:ilvl="4" w:tplc="FB4C2062" w:tentative="1">
      <w:start w:val="1"/>
      <w:numFmt w:val="lowerLetter"/>
      <w:lvlText w:val="%5."/>
      <w:lvlJc w:val="left"/>
      <w:pPr>
        <w:ind w:left="4320" w:hanging="360"/>
      </w:pPr>
    </w:lvl>
    <w:lvl w:ilvl="5" w:tplc="BA98E02A" w:tentative="1">
      <w:start w:val="1"/>
      <w:numFmt w:val="lowerRoman"/>
      <w:lvlText w:val="%6."/>
      <w:lvlJc w:val="right"/>
      <w:pPr>
        <w:ind w:left="5040" w:hanging="180"/>
      </w:pPr>
    </w:lvl>
    <w:lvl w:ilvl="6" w:tplc="325C7B50" w:tentative="1">
      <w:start w:val="1"/>
      <w:numFmt w:val="decimal"/>
      <w:lvlText w:val="%7."/>
      <w:lvlJc w:val="left"/>
      <w:pPr>
        <w:ind w:left="5760" w:hanging="360"/>
      </w:pPr>
    </w:lvl>
    <w:lvl w:ilvl="7" w:tplc="1452ED46" w:tentative="1">
      <w:start w:val="1"/>
      <w:numFmt w:val="lowerLetter"/>
      <w:lvlText w:val="%8."/>
      <w:lvlJc w:val="left"/>
      <w:pPr>
        <w:ind w:left="6480" w:hanging="360"/>
      </w:pPr>
    </w:lvl>
    <w:lvl w:ilvl="8" w:tplc="5F967D0C"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
  <w:removePersonalInformation/>
  <w:removeDateAndTime/>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66A4"/>
    <w:rsid w:val="000344D3"/>
    <w:rsid w:val="00040CBB"/>
    <w:rsid w:val="00047580"/>
    <w:rsid w:val="00070CCB"/>
    <w:rsid w:val="00081E66"/>
    <w:rsid w:val="00085030"/>
    <w:rsid w:val="000A13E6"/>
    <w:rsid w:val="000A3017"/>
    <w:rsid w:val="000B2C78"/>
    <w:rsid w:val="000B78C8"/>
    <w:rsid w:val="00123551"/>
    <w:rsid w:val="00134287"/>
    <w:rsid w:val="001463B2"/>
    <w:rsid w:val="001530FF"/>
    <w:rsid w:val="001922CD"/>
    <w:rsid w:val="001C548F"/>
    <w:rsid w:val="001F62C0"/>
    <w:rsid w:val="00216957"/>
    <w:rsid w:val="00245E02"/>
    <w:rsid w:val="002536E2"/>
    <w:rsid w:val="00284221"/>
    <w:rsid w:val="003141B7"/>
    <w:rsid w:val="00322145"/>
    <w:rsid w:val="0032633E"/>
    <w:rsid w:val="003311AF"/>
    <w:rsid w:val="00353B66"/>
    <w:rsid w:val="003659AF"/>
    <w:rsid w:val="003759F3"/>
    <w:rsid w:val="004116E3"/>
    <w:rsid w:val="00417321"/>
    <w:rsid w:val="00456604"/>
    <w:rsid w:val="00484D39"/>
    <w:rsid w:val="004A2675"/>
    <w:rsid w:val="004A2E16"/>
    <w:rsid w:val="004A70B7"/>
    <w:rsid w:val="004D2D0E"/>
    <w:rsid w:val="004E3E68"/>
    <w:rsid w:val="004F7139"/>
    <w:rsid w:val="00516AA4"/>
    <w:rsid w:val="00534129"/>
    <w:rsid w:val="00561524"/>
    <w:rsid w:val="0057093C"/>
    <w:rsid w:val="005A4909"/>
    <w:rsid w:val="005A6D81"/>
    <w:rsid w:val="006222D6"/>
    <w:rsid w:val="006256F2"/>
    <w:rsid w:val="00635042"/>
    <w:rsid w:val="00636E39"/>
    <w:rsid w:val="00640298"/>
    <w:rsid w:val="00663BC1"/>
    <w:rsid w:val="006649DF"/>
    <w:rsid w:val="00675E5E"/>
    <w:rsid w:val="0068322B"/>
    <w:rsid w:val="00691EC1"/>
    <w:rsid w:val="006A0324"/>
    <w:rsid w:val="006D6B52"/>
    <w:rsid w:val="00721878"/>
    <w:rsid w:val="0075571E"/>
    <w:rsid w:val="00780654"/>
    <w:rsid w:val="0078440D"/>
    <w:rsid w:val="00793972"/>
    <w:rsid w:val="007A5852"/>
    <w:rsid w:val="007C2BB2"/>
    <w:rsid w:val="007C53FB"/>
    <w:rsid w:val="007C64EA"/>
    <w:rsid w:val="007D12F9"/>
    <w:rsid w:val="007D1B3E"/>
    <w:rsid w:val="007E0AB2"/>
    <w:rsid w:val="007F403D"/>
    <w:rsid w:val="008039F5"/>
    <w:rsid w:val="00866CD1"/>
    <w:rsid w:val="008B7D18"/>
    <w:rsid w:val="008C2E94"/>
    <w:rsid w:val="008F1F97"/>
    <w:rsid w:val="008F4052"/>
    <w:rsid w:val="00911FE5"/>
    <w:rsid w:val="00916000"/>
    <w:rsid w:val="0092085D"/>
    <w:rsid w:val="00923816"/>
    <w:rsid w:val="00935A55"/>
    <w:rsid w:val="00945380"/>
    <w:rsid w:val="00982B53"/>
    <w:rsid w:val="00987E1E"/>
    <w:rsid w:val="009979C8"/>
    <w:rsid w:val="009A5969"/>
    <w:rsid w:val="009C5C15"/>
    <w:rsid w:val="009D4BA6"/>
    <w:rsid w:val="009D4EB3"/>
    <w:rsid w:val="009D6791"/>
    <w:rsid w:val="00A013B6"/>
    <w:rsid w:val="00A23DBC"/>
    <w:rsid w:val="00A3216E"/>
    <w:rsid w:val="00A460E2"/>
    <w:rsid w:val="00A81D66"/>
    <w:rsid w:val="00A936A7"/>
    <w:rsid w:val="00AA007B"/>
    <w:rsid w:val="00AA1E39"/>
    <w:rsid w:val="00AA423F"/>
    <w:rsid w:val="00AC0E79"/>
    <w:rsid w:val="00AC7601"/>
    <w:rsid w:val="00B13D1B"/>
    <w:rsid w:val="00B23A32"/>
    <w:rsid w:val="00B818DF"/>
    <w:rsid w:val="00B857BB"/>
    <w:rsid w:val="00C01771"/>
    <w:rsid w:val="00C43D8B"/>
    <w:rsid w:val="00C46005"/>
    <w:rsid w:val="00C54DCF"/>
    <w:rsid w:val="00C82C1A"/>
    <w:rsid w:val="00C853D7"/>
    <w:rsid w:val="00C86209"/>
    <w:rsid w:val="00CA4FFA"/>
    <w:rsid w:val="00CC43E9"/>
    <w:rsid w:val="00CE56C5"/>
    <w:rsid w:val="00CE692F"/>
    <w:rsid w:val="00CF67DE"/>
    <w:rsid w:val="00D21A48"/>
    <w:rsid w:val="00D25C30"/>
    <w:rsid w:val="00D26852"/>
    <w:rsid w:val="00D34D2E"/>
    <w:rsid w:val="00D44DB1"/>
    <w:rsid w:val="00D52117"/>
    <w:rsid w:val="00D72526"/>
    <w:rsid w:val="00DB0142"/>
    <w:rsid w:val="00DB0D39"/>
    <w:rsid w:val="00DD20E0"/>
    <w:rsid w:val="00DE2B0B"/>
    <w:rsid w:val="00DE2B2B"/>
    <w:rsid w:val="00E07D79"/>
    <w:rsid w:val="00E14005"/>
    <w:rsid w:val="00E532F4"/>
    <w:rsid w:val="00E614DD"/>
    <w:rsid w:val="00E627B4"/>
    <w:rsid w:val="00E803FD"/>
    <w:rsid w:val="00E80861"/>
    <w:rsid w:val="00E90453"/>
    <w:rsid w:val="00EB17CE"/>
    <w:rsid w:val="00EB272F"/>
    <w:rsid w:val="00EE3595"/>
    <w:rsid w:val="00EE3C45"/>
    <w:rsid w:val="00EF17F5"/>
    <w:rsid w:val="00EF29AA"/>
    <w:rsid w:val="00F35E7B"/>
    <w:rsid w:val="00F36391"/>
    <w:rsid w:val="00F66AB2"/>
    <w:rsid w:val="00F76C01"/>
    <w:rsid w:val="00F83220"/>
    <w:rsid w:val="00F856C9"/>
    <w:rsid w:val="00F90A8E"/>
    <w:rsid w:val="00F9444C"/>
    <w:rsid w:val="00FC0FE3"/>
    <w:rsid w:val="00FC6594"/>
    <w:rsid w:val="00FD1044"/>
    <w:rsid w:val="00FE542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A1180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theme" Target="theme/theme1.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glossaryDocument" Target="glossary/document.xml" /><Relationship Id="rId5" Type="http://schemas.openxmlformats.org/officeDocument/2006/relationships/webSettings" Target="webSettings.xml" /><Relationship Id="rId10" Type="http://schemas.openxmlformats.org/officeDocument/2006/relationships/fontTable" Target="fontTable.xml" /><Relationship Id="rId4" Type="http://schemas.openxmlformats.org/officeDocument/2006/relationships/settings" Target="settings.xml" /><Relationship Id="rId9" Type="http://schemas.openxmlformats.org/officeDocument/2006/relationships/header" Target="header2.xml" /></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 /><Relationship Id="rId2" Type="http://schemas.openxmlformats.org/officeDocument/2006/relationships/settings" Target="settings.xml" /><Relationship Id="rId1" Type="http://schemas.openxmlformats.org/officeDocument/2006/relationships/styles" Target="styles.xml" /><Relationship Id="rId4" Type="http://schemas.openxmlformats.org/officeDocument/2006/relationships/fontTable" Target="fontTable.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F2843">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F2843">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F2843">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F2843">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0F2843">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F2843">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0F2843"/>
    <w:rsid w:val="0043388E"/>
    <w:rsid w:val="00575192"/>
    <w:rsid w:val="007241FB"/>
    <w:rsid w:val="00FD21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650</Words>
  <Characters>9411</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5-27T10:46:00Z</dcterms:created>
  <dcterms:modified xsi:type="dcterms:W3CDTF">2019-05-27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4o957pdg"/&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